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106C13"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lastRenderedPageBreak/>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106C1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106C13">
        <w:rPr>
          <w:rFonts w:cs="CMR10"/>
        </w:rPr>
        <w:fldChar w:fldCharType="separate"/>
      </w:r>
      <w:r w:rsidRPr="00804B52">
        <w:rPr>
          <w:rFonts w:ascii="Calibri" w:hAnsi="Calibri"/>
        </w:rPr>
        <w:t>(Faulkes et al. 1997; Burland et al. 2002)</w:t>
      </w:r>
      <w:r w:rsidR="00106C13">
        <w:rPr>
          <w:rFonts w:cs="CMR10"/>
        </w:rPr>
        <w:fldChar w:fldCharType="end"/>
      </w:r>
      <w:r>
        <w:rPr>
          <w:rFonts w:cs="CMR10"/>
        </w:rPr>
        <w:t xml:space="preserve"> or social spiders </w:t>
      </w:r>
      <w:r w:rsidR="00106C1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106C13">
        <w:rPr>
          <w:rFonts w:cs="CMR10"/>
        </w:rPr>
        <w:fldChar w:fldCharType="separate"/>
      </w:r>
      <w:r w:rsidRPr="00804B52">
        <w:rPr>
          <w:rFonts w:ascii="Calibri" w:hAnsi="Calibri"/>
        </w:rPr>
        <w:t>(Aviles 1997)</w:t>
      </w:r>
      <w:r w:rsidR="00106C1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106C13"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bookmarkStart w:id="3" w:name="_GoBack"/>
      <w:bookmarkEnd w:id="3"/>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4"/>
      <w:proofErr w:type="spellStart"/>
      <w:r>
        <w:rPr>
          <w:rFonts w:eastAsiaTheme="minorEastAsia" w:cs="CMR10"/>
        </w:rPr>
        <w:t>i</w:t>
      </w:r>
      <w:commentRangeEnd w:id="4"/>
      <w:proofErr w:type="spellEnd"/>
      <w:r w:rsidR="000F1F6C">
        <w:rPr>
          <w:rStyle w:val="CommentReference"/>
        </w:rPr>
        <w:commentReference w:id="4"/>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5" w:author="Julian Garcia" w:date="2012-12-17T15:31:00Z">
        <w:r w:rsidRPr="004F535B" w:rsidDel="00C469A7">
          <w:rPr>
            <w:rFonts w:cs="CMMI10"/>
            <w:i/>
          </w:rPr>
          <w:delText xml:space="preserve">t </w:delText>
        </w:r>
      </w:del>
      <w:ins w:id="6"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106C13" w:rsidRPr="00106C13">
        <w:rPr>
          <w:rFonts w:cs="CMR10"/>
          <w:noProof/>
          <w:lang w:val="en-US"/>
        </w:rPr>
      </w:r>
      <w:r w:rsidR="00106C13" w:rsidRPr="00106C13">
        <w:rPr>
          <w:rFonts w:cs="CMR10"/>
          <w:noProof/>
          <w:lang w:val="en-US"/>
        </w:rPr>
        <w:pict>
          <v:group id="Group 13" o:spid="_x0000_s1026" style="width:336pt;height:330.75pt;mso-position-horizontal-relative:char;mso-position-vertical-relative:line" coordorigin="14036,6430" coordsize="58102,581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top:6430;width:58102;height:5810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top:12271;width:10082;height:4269;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top:17225;width:10081;height:4269;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top:24788;width:10082;height:4269;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top:38824;width:10082;height:4268;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top:45499;width:10081;height:4269;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top:50611;width:10082;height:4269;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7"/>
      <w:r>
        <w:rPr>
          <w:lang w:val="en-CA"/>
        </w:rPr>
        <w:t>0.9</w:t>
      </w:r>
      <w:commentRangeEnd w:id="7"/>
      <w:r w:rsidR="001B2D21">
        <w:rPr>
          <w:rStyle w:val="CommentReference"/>
        </w:rPr>
        <w:commentReference w:id="7"/>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r w:rsidR="00CF521E">
        <w:rPr>
          <w:lang w:val="en-CA"/>
        </w:rPr>
        <w:t>, the level of kin preference that evolves and the group size.</w:t>
      </w:r>
    </w:p>
    <w:p w:rsidR="005255CA" w:rsidRDefault="00F31F4F" w:rsidP="006D4DAE">
      <w:pPr>
        <w:spacing w:line="480" w:lineRule="auto"/>
        <w:rPr>
          <w:lang w:val="en-CA"/>
        </w:rPr>
      </w:pPr>
      <w:r>
        <w:rPr>
          <w:lang w:val="en-CA"/>
        </w:rPr>
        <w:lastRenderedPageBreak/>
        <w:t>The sizes of groups that form</w:t>
      </w:r>
      <w:r w:rsidR="00E72C88">
        <w:rPr>
          <w:lang w:val="en-CA"/>
        </w:rPr>
        <w:t xml:space="preserve"> depends</w:t>
      </w:r>
      <w:r w:rsidR="00AB551D">
        <w:rPr>
          <w:lang w:val="en-CA"/>
        </w:rPr>
        <w:t xml:space="preserve"> mainly</w:t>
      </w:r>
      <w:r w:rsidR="00E72C88">
        <w:rPr>
          <w:lang w:val="en-CA"/>
        </w:rPr>
        <w:t xml:space="preserve"> on the carrying capacity</w:t>
      </w:r>
      <w:r w:rsidR="00AB551D">
        <w:rPr>
          <w:lang w:val="en-CA"/>
        </w:rPr>
        <w:t>, unless the cost of cooperation is high and r low in which case low levels of cooperation do not evolve and groups remains small</w:t>
      </w: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w:t>
      </w:r>
      <w:r w:rsidR="002F6415" w:rsidRPr="00CF521E">
        <w:rPr>
          <w:highlight w:val="green"/>
          <w:lang w:val="en-CA"/>
        </w:rPr>
        <w:lastRenderedPageBreak/>
        <w:t>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8"/>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9"/>
      <w:r w:rsidR="00BD1977">
        <w:rPr>
          <w:lang w:val="en-CA"/>
        </w:rPr>
        <w:t>group size</w:t>
      </w:r>
      <w:commentRangeEnd w:id="9"/>
      <w:r w:rsidR="00BD1977">
        <w:rPr>
          <w:rStyle w:val="CommentReference"/>
        </w:rPr>
        <w:commentReference w:id="9"/>
      </w:r>
      <w:commentRangeEnd w:id="8"/>
      <w:r w:rsidR="00DA4CC4">
        <w:rPr>
          <w:rStyle w:val="CommentReference"/>
        </w:rPr>
        <w:commentReference w:id="8"/>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lastRenderedPageBreak/>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lastRenderedPageBreak/>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6308AA" w:rsidRDefault="006308AA" w:rsidP="00BE1656">
      <w:pPr>
        <w:spacing w:line="480" w:lineRule="auto"/>
        <w:rPr>
          <w:rFonts w:ascii="CMR10" w:hAnsi="CMR10" w:cs="CMR10"/>
          <w:b/>
          <w:sz w:val="20"/>
          <w:szCs w:val="20"/>
        </w:rPr>
      </w:pPr>
      <w:r>
        <w:rPr>
          <w:rFonts w:ascii="CMR10" w:hAnsi="CMR10" w:cs="CMR10"/>
          <w:b/>
          <w:sz w:val="20"/>
          <w:szCs w:val="20"/>
        </w:rPr>
        <w:t>INCLUDE: importance of allowing two traits to evolve together</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across social taxa </w:t>
      </w:r>
      <w:r w:rsidR="00106C1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106C13">
        <w:rPr>
          <w:rFonts w:ascii="Calibri" w:hAnsi="Calibri" w:cs="CMR10"/>
        </w:rPr>
        <w:fldChar w:fldCharType="separate"/>
      </w:r>
      <w:r w:rsidR="00494946" w:rsidRPr="00494946">
        <w:rPr>
          <w:rFonts w:ascii="Calibri" w:hAnsi="Calibri"/>
        </w:rPr>
        <w:t>(Pamilo et al. 1997; Ross 2001; Clutton-Brock 2002; Beckerman et al. 2011)</w:t>
      </w:r>
      <w:r w:rsidR="00106C13">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10"/>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10"/>
      <w:r w:rsidR="00992DFD">
        <w:rPr>
          <w:rStyle w:val="CommentReference"/>
        </w:rPr>
        <w:commentReference w:id="10"/>
      </w:r>
      <w:r w:rsidR="00403A8A">
        <w:t xml:space="preserve"> </w:t>
      </w:r>
      <w:commentRangeStart w:id="11"/>
      <w:r w:rsidR="00106C1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106C13">
        <w:fldChar w:fldCharType="separate"/>
      </w:r>
      <w:r w:rsidR="009B1E11" w:rsidRPr="009B1E11">
        <w:rPr>
          <w:rFonts w:ascii="Calibri" w:hAnsi="Calibri" w:cs="Times New Roman"/>
          <w:szCs w:val="24"/>
        </w:rPr>
        <w:t>(Avilés et al. 2004; Altmann 1979; Chesser 1998; Lukas et al. 2005)</w:t>
      </w:r>
      <w:r w:rsidR="00106C13">
        <w:fldChar w:fldCharType="end"/>
      </w:r>
      <w:commentRangeEnd w:id="11"/>
      <w:r w:rsidR="009B1E11">
        <w:rPr>
          <w:rStyle w:val="CommentReference"/>
        </w:rPr>
        <w:commentReference w:id="11"/>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 xml:space="preserve">For example </w:t>
      </w:r>
      <w:r w:rsidR="003176B5" w:rsidRPr="00EA7A6A">
        <w:rPr>
          <w:highlight w:val="yellow"/>
        </w:rPr>
        <w:t>EXAMPLES NEEDED</w:t>
      </w:r>
      <w:r w:rsidR="003176B5">
        <w:t xml:space="preserve"> Within chimpanzees Lukas et al. (2005) showed that the level of relatedness </w:t>
      </w:r>
      <w:r w:rsidR="003176B5">
        <w:lastRenderedPageBreak/>
        <w:t xml:space="preserve">within individual groups was related to the group size. </w:t>
      </w:r>
      <w:r w:rsidR="00CA63FC">
        <w:t xml:space="preserve">  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106C13">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106C13">
        <w:fldChar w:fldCharType="separate"/>
      </w:r>
      <w:r w:rsidR="00CA63FC" w:rsidRPr="009B1E11">
        <w:rPr>
          <w:rFonts w:ascii="Calibri" w:hAnsi="Calibri" w:cs="Times New Roman"/>
          <w:szCs w:val="24"/>
        </w:rPr>
        <w:t>(Avilés et al. 2004)</w:t>
      </w:r>
      <w:r w:rsidR="00106C13">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t xml:space="preserve">However this only </w:t>
      </w:r>
      <w:r w:rsidR="0094445B">
        <w:t>has an</w:t>
      </w:r>
      <w:r>
        <w:t xml:space="preserve"> effect on the level of cooperation that evolves</w:t>
      </w:r>
      <w:r w:rsidR="0094445B">
        <w:t xml:space="preserve"> when the group carrying capacity is large and the cost of cooperation is high, which is reflected in the sizeable contribution interaction effects have in the level of cooperation that </w:t>
      </w:r>
      <w:proofErr w:type="gramStart"/>
      <w:r w:rsidR="0094445B">
        <w:t>evolves .</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2"/>
      <w:r w:rsidR="0094445B">
        <w:t xml:space="preserve">analytically using equation </w:t>
      </w:r>
      <w:r w:rsidR="003433ED">
        <w:t xml:space="preserve">(x) </w:t>
      </w:r>
      <w:commentRangeEnd w:id="12"/>
      <w:r w:rsidR="009C1F9F">
        <w:rPr>
          <w:rStyle w:val="CommentReference"/>
        </w:rPr>
        <w:commentReference w:id="12"/>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3"/>
      <w:r w:rsidR="0094445B">
        <w:t>evolved</w:t>
      </w:r>
      <w:commentRangeEnd w:id="13"/>
      <w:r w:rsidR="0094445B">
        <w:rPr>
          <w:rStyle w:val="CommentReference"/>
        </w:rPr>
        <w:commentReference w:id="13"/>
      </w:r>
      <w:r w:rsidR="0094445B">
        <w:t>.</w:t>
      </w:r>
    </w:p>
    <w:p w:rsidR="001A32EA" w:rsidRDefault="004C4407" w:rsidP="003176B5">
      <w:pPr>
        <w:tabs>
          <w:tab w:val="left" w:pos="0"/>
        </w:tabs>
        <w:spacing w:line="480" w:lineRule="auto"/>
      </w:pPr>
      <w:r>
        <w:t>However when the cost of cooperation is very high this offsets this is as the decrease in the overall fitness to the group by having a low cooperator is offset by the much higher fitness to that low co-operator.</w:t>
      </w:r>
    </w:p>
    <w:p w:rsidR="00CA63FC" w:rsidRDefault="00290CC3" w:rsidP="003176B5">
      <w:pPr>
        <w:tabs>
          <w:tab w:val="left" w:pos="0"/>
        </w:tabs>
        <w:spacing w:line="480" w:lineRule="auto"/>
      </w:pPr>
      <w:r>
        <w:lastRenderedPageBreak/>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4" w:name="OLE_LINK1"/>
      <w:bookmarkStart w:id="15" w:name="OLE_LINK2"/>
      <w:r w:rsidR="00CA63FC">
        <w:t xml:space="preserve"> </w:t>
      </w:r>
      <w:proofErr w:type="spellStart"/>
      <w:r w:rsidR="00CA63FC">
        <w:t>eg</w:t>
      </w:r>
      <w:proofErr w:type="spellEnd"/>
      <w:r w:rsidR="00CA63FC">
        <w:t xml:space="preserve"> (••••)</w:t>
      </w:r>
    </w:p>
    <w:bookmarkEnd w:id="14"/>
    <w:bookmarkEnd w:id="15"/>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6"/>
      <w:proofErr w:type="spellStart"/>
      <w:r w:rsidR="008312BD">
        <w:t>eg</w:t>
      </w:r>
      <w:commentRangeEnd w:id="16"/>
      <w:proofErr w:type="spellEnd"/>
      <w:r w:rsidR="008312BD">
        <w:rPr>
          <w:rStyle w:val="CommentReference"/>
        </w:rPr>
        <w:commentReference w:id="16"/>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7"/>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8"/>
      <w:r w:rsidR="00106C13">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106C13">
        <w:fldChar w:fldCharType="separate"/>
      </w:r>
      <w:r w:rsidR="00012FB7" w:rsidRPr="00012FB7">
        <w:rPr>
          <w:rFonts w:ascii="Calibri" w:hAnsi="Calibri"/>
        </w:rPr>
        <w:t>(Hatchwell 2009)</w:t>
      </w:r>
      <w:r w:rsidR="00106C13">
        <w:fldChar w:fldCharType="end"/>
      </w:r>
      <w:r w:rsidR="00012FB7">
        <w:t xml:space="preserve"> </w:t>
      </w:r>
      <w:commentRangeEnd w:id="18"/>
      <w:r w:rsidR="00012FB7">
        <w:rPr>
          <w:rStyle w:val="CommentReference"/>
        </w:rPr>
        <w:commentReference w:id="18"/>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w:t>
      </w:r>
      <w:r>
        <w:lastRenderedPageBreak/>
        <w:t xml:space="preserve">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9"/>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Avilés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9"/>
      <w:r w:rsidR="009C1F9F">
        <w:rPr>
          <w:rStyle w:val="CommentReference"/>
        </w:rPr>
        <w:commentReference w:id="19"/>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4"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7" w:author="Ruth" w:date="2013-01-15T17:52:00Z" w:initials="R">
    <w:p w:rsidR="001B2D21" w:rsidRDefault="001B2D21">
      <w:pPr>
        <w:pStyle w:val="CommentText"/>
      </w:pPr>
      <w:r>
        <w:rPr>
          <w:rStyle w:val="CommentReference"/>
        </w:rPr>
        <w:annotationRef/>
      </w:r>
      <w:r>
        <w:t>What exactly does this 0.9 mean?</w:t>
      </w:r>
    </w:p>
  </w:comment>
  <w:comment w:id="9"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8"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0"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11" w:author="Ruth" w:date="2013-01-28T16:29:00Z" w:initials="R">
    <w:p w:rsidR="009B1E11" w:rsidRDefault="009B1E11">
      <w:pPr>
        <w:pStyle w:val="CommentText"/>
      </w:pPr>
      <w:r>
        <w:rPr>
          <w:rStyle w:val="CommentReference"/>
        </w:rPr>
        <w:annotationRef/>
      </w:r>
      <w:r>
        <w:t>Check these other ones</w:t>
      </w:r>
    </w:p>
  </w:comment>
  <w:comment w:id="12"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3"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6"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7"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8" w:author="Ruth Sharpe" w:date="2013-01-29T16:35:00Z" w:initials="RS">
    <w:p w:rsidR="00012FB7" w:rsidRDefault="00012FB7">
      <w:pPr>
        <w:pStyle w:val="CommentText"/>
      </w:pPr>
      <w:r>
        <w:rPr>
          <w:rStyle w:val="CommentReference"/>
        </w:rPr>
        <w:annotationRef/>
      </w:r>
      <w:r>
        <w:t>Check that this really says this!</w:t>
      </w:r>
    </w:p>
  </w:comment>
  <w:comment w:id="19"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12FB7"/>
    <w:rsid w:val="00014B55"/>
    <w:rsid w:val="00024853"/>
    <w:rsid w:val="000315B5"/>
    <w:rsid w:val="00046535"/>
    <w:rsid w:val="00057AA9"/>
    <w:rsid w:val="0007225F"/>
    <w:rsid w:val="00095537"/>
    <w:rsid w:val="000A0BC7"/>
    <w:rsid w:val="000A280B"/>
    <w:rsid w:val="000B5DDB"/>
    <w:rsid w:val="000D3C07"/>
    <w:rsid w:val="000E633C"/>
    <w:rsid w:val="000F1F6C"/>
    <w:rsid w:val="0010156E"/>
    <w:rsid w:val="00106C13"/>
    <w:rsid w:val="001113A8"/>
    <w:rsid w:val="001127EC"/>
    <w:rsid w:val="00117C06"/>
    <w:rsid w:val="00121039"/>
    <w:rsid w:val="001359D8"/>
    <w:rsid w:val="00145D2A"/>
    <w:rsid w:val="0015069B"/>
    <w:rsid w:val="00152426"/>
    <w:rsid w:val="001671AD"/>
    <w:rsid w:val="0018447F"/>
    <w:rsid w:val="00184BE9"/>
    <w:rsid w:val="00190762"/>
    <w:rsid w:val="001A32EA"/>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D247B"/>
    <w:rsid w:val="002E6C84"/>
    <w:rsid w:val="002F0E80"/>
    <w:rsid w:val="002F61E6"/>
    <w:rsid w:val="002F6415"/>
    <w:rsid w:val="00300E75"/>
    <w:rsid w:val="00313517"/>
    <w:rsid w:val="003176B5"/>
    <w:rsid w:val="003178BA"/>
    <w:rsid w:val="00327924"/>
    <w:rsid w:val="003403DF"/>
    <w:rsid w:val="0034132E"/>
    <w:rsid w:val="003433ED"/>
    <w:rsid w:val="003445C6"/>
    <w:rsid w:val="003670E3"/>
    <w:rsid w:val="00380EFA"/>
    <w:rsid w:val="00382AB0"/>
    <w:rsid w:val="0038406C"/>
    <w:rsid w:val="003871B8"/>
    <w:rsid w:val="003926E9"/>
    <w:rsid w:val="00394444"/>
    <w:rsid w:val="003A06D2"/>
    <w:rsid w:val="003B1B7A"/>
    <w:rsid w:val="003C42E7"/>
    <w:rsid w:val="00403A8A"/>
    <w:rsid w:val="0041505A"/>
    <w:rsid w:val="00445A96"/>
    <w:rsid w:val="00460F8E"/>
    <w:rsid w:val="00462EC9"/>
    <w:rsid w:val="004641DE"/>
    <w:rsid w:val="00473175"/>
    <w:rsid w:val="00474B4B"/>
    <w:rsid w:val="00475CDD"/>
    <w:rsid w:val="00493AEA"/>
    <w:rsid w:val="00494946"/>
    <w:rsid w:val="004A597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7A49"/>
    <w:rsid w:val="00561437"/>
    <w:rsid w:val="00570E13"/>
    <w:rsid w:val="005714D3"/>
    <w:rsid w:val="00573EB0"/>
    <w:rsid w:val="00587A16"/>
    <w:rsid w:val="00587DC1"/>
    <w:rsid w:val="005A0ED0"/>
    <w:rsid w:val="005B2D09"/>
    <w:rsid w:val="005D22F7"/>
    <w:rsid w:val="005D7010"/>
    <w:rsid w:val="005F79CC"/>
    <w:rsid w:val="006034E4"/>
    <w:rsid w:val="00604B78"/>
    <w:rsid w:val="00611A31"/>
    <w:rsid w:val="00626141"/>
    <w:rsid w:val="00630794"/>
    <w:rsid w:val="006308AA"/>
    <w:rsid w:val="006308C2"/>
    <w:rsid w:val="00635F27"/>
    <w:rsid w:val="00650D23"/>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219BE"/>
    <w:rsid w:val="00822B09"/>
    <w:rsid w:val="008312BD"/>
    <w:rsid w:val="008363F2"/>
    <w:rsid w:val="00836E33"/>
    <w:rsid w:val="00846F8C"/>
    <w:rsid w:val="00857042"/>
    <w:rsid w:val="00866215"/>
    <w:rsid w:val="0087012E"/>
    <w:rsid w:val="00877EC3"/>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60CE"/>
    <w:rsid w:val="00B56912"/>
    <w:rsid w:val="00B70DFF"/>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A0F31"/>
    <w:rsid w:val="00CA63FC"/>
    <w:rsid w:val="00CB0B15"/>
    <w:rsid w:val="00CB2AB3"/>
    <w:rsid w:val="00CB47DA"/>
    <w:rsid w:val="00CC04AA"/>
    <w:rsid w:val="00CD4000"/>
    <w:rsid w:val="00CD4C48"/>
    <w:rsid w:val="00CF521E"/>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6D90"/>
    <w:rsid w:val="00F12666"/>
    <w:rsid w:val="00F136AB"/>
    <w:rsid w:val="00F22885"/>
    <w:rsid w:val="00F2596E"/>
    <w:rsid w:val="00F31F4F"/>
    <w:rsid w:val="00F37ED4"/>
    <w:rsid w:val="00F40F50"/>
    <w:rsid w:val="00F53193"/>
    <w:rsid w:val="00F63080"/>
    <w:rsid w:val="00F65D8F"/>
    <w:rsid w:val="00F716AE"/>
    <w:rsid w:val="00F944DC"/>
    <w:rsid w:val="00F9557A"/>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6</TotalTime>
  <Pages>15</Pages>
  <Words>7188</Words>
  <Characters>4097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8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34</cp:revision>
  <cp:lastPrinted>2013-01-16T22:20:00Z</cp:lastPrinted>
  <dcterms:created xsi:type="dcterms:W3CDTF">2012-12-17T15:26:00Z</dcterms:created>
  <dcterms:modified xsi:type="dcterms:W3CDTF">2013-01-3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